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2B5F9B5D" w:rsidR="004A04C9" w:rsidRDefault="0065548D" w:rsidP="0078285B">
      <w:pPr>
        <w:pStyle w:val="TableContents"/>
      </w:pPr>
      <w:r>
        <w:t xml:space="preserve">During this PhD, I am amazed by how fortunate I have been to have been in the company of such good people. Although they deserve a , . Moreover, I hope this acknowledge does not indicate a sense of </w:t>
      </w:r>
      <w:proofErr w:type="spellStart"/>
      <w:r>
        <w:t>conpleteion</w:t>
      </w:r>
      <w:proofErr w:type="spellEnd"/>
      <w:r>
        <w:t xml:space="preserve"> or end in the relationship. People who have guided and mentored me,  supported me , </w:t>
      </w:r>
      <w:r w:rsidR="00350BDE">
        <w:t xml:space="preserve"> brings bitter sweet</w:t>
      </w:r>
      <w:r w:rsidR="001406EF">
        <w:t xml:space="preserve">, </w:t>
      </w:r>
      <w:r w:rsidR="00350BDE">
        <w:t xml:space="preserve">on the one hand I get to think of all the people that </w:t>
      </w:r>
      <w:r w:rsidR="004A04C9">
        <w:t xml:space="preserve">I </w:t>
      </w:r>
      <w:r w:rsidR="00350BDE">
        <w:t>had the privilege on the other end it seems to connotate an</w:t>
      </w:r>
      <w:r w:rsidR="004A04C9">
        <w:t xml:space="preserve"> </w:t>
      </w:r>
      <w:r w:rsidR="00350BDE">
        <w:t xml:space="preserve">“end” .  </w:t>
      </w:r>
      <w:r w:rsidR="00901C92">
        <w:t xml:space="preserve"> </w:t>
      </w:r>
      <w:r w:rsidR="004A04C9">
        <w:t xml:space="preserve"> </w:t>
      </w:r>
    </w:p>
    <w:p w14:paraId="51825B1F" w14:textId="08330705" w:rsidR="004A04C9" w:rsidRDefault="00B65807" w:rsidP="0078285B">
      <w:pPr>
        <w:pStyle w:val="TableContents"/>
      </w:pPr>
      <w:r>
        <w:t>First</w:t>
      </w:r>
      <w:r w:rsidR="00C44AE5">
        <w:t xml:space="preserve"> and foremost</w:t>
      </w:r>
      <w:r>
        <w:t xml:space="preserve">, I </w:t>
      </w:r>
      <w:r w:rsidR="003D0A63">
        <w:t xml:space="preserve">sincerely </w:t>
      </w:r>
      <w:r>
        <w:t>thank</w:t>
      </w:r>
      <w:r w:rsidR="003D0A63">
        <w:t xml:space="preserve"> my supervisor</w:t>
      </w:r>
      <w:r>
        <w:t xml:space="preserve"> </w:t>
      </w:r>
      <w:r w:rsidR="003D0A63">
        <w:t>Shirish</w:t>
      </w:r>
      <w:r>
        <w:t xml:space="preserve">, </w:t>
      </w:r>
      <w:r w:rsidR="003D0A63">
        <w:t>for seeing the potential in me and for giving me the opportunity to pursue PhD under him</w:t>
      </w:r>
      <w:r w:rsidR="003D17F5">
        <w:t xml:space="preserve"> at HEC Paris</w:t>
      </w:r>
      <w:r w:rsidR="003D0A63">
        <w:t xml:space="preserve">. I </w:t>
      </w:r>
      <w:r w:rsidR="005D578D">
        <w:t>cannot</w:t>
      </w:r>
      <w:r w:rsidR="003D0A63">
        <w:t xml:space="preserve"> </w:t>
      </w:r>
      <w:r w:rsidR="005D578D">
        <w:t>underscore</w:t>
      </w:r>
      <w:r w:rsidR="003D17F5">
        <w:t xml:space="preserve"> enough</w:t>
      </w:r>
      <w:r w:rsidR="003D0A63">
        <w:t xml:space="preserve"> how important he has been </w:t>
      </w:r>
      <w:r w:rsidR="005D578D">
        <w:t>during this long and arduous journey</w:t>
      </w:r>
      <w:r w:rsidR="003D0A63">
        <w:t>. When I was facing any roadblocks</w:t>
      </w:r>
      <w:r w:rsidR="005D578D">
        <w:t>,</w:t>
      </w:r>
      <w:r w:rsidR="003D0A63">
        <w:t xml:space="preserve"> personal or professional, I </w:t>
      </w:r>
      <w:r w:rsidR="005D578D">
        <w:t xml:space="preserve">always </w:t>
      </w:r>
      <w:r w:rsidR="003D0A63">
        <w:t xml:space="preserve">had the comfort of knowing that I had his support and guidance. </w:t>
      </w:r>
      <w:r w:rsidR="003D17F5">
        <w:t>His enthusiasm for research,</w:t>
      </w:r>
      <w:r w:rsidR="00350BDE">
        <w:t xml:space="preserve"> dedication to his students, and</w:t>
      </w:r>
      <w:r w:rsidR="003D17F5">
        <w:t xml:space="preserve"> </w:t>
      </w:r>
      <w:r w:rsidR="00350BDE">
        <w:t>sacrifice</w:t>
      </w:r>
      <w:r w:rsidR="003D17F5">
        <w:t xml:space="preserve"> to the academic </w:t>
      </w:r>
      <w:r w:rsidR="00350BDE">
        <w:t xml:space="preserve">community never ceases to amaze me. </w:t>
      </w:r>
      <w:r w:rsidR="007E6CE0">
        <w:t>He has been a</w:t>
      </w:r>
      <w:r w:rsidR="00350BDE">
        <w:t xml:space="preserve"> wonderful mentor </w:t>
      </w:r>
      <w:r w:rsidR="005D578D">
        <w:t xml:space="preserve">an immense source of inspiration. I will strive hard to emulate </w:t>
      </w:r>
      <w:r w:rsidR="007E6CE0">
        <w:t>him</w:t>
      </w:r>
      <w:r w:rsidR="003D17F5">
        <w:t>.</w:t>
      </w:r>
      <w:r w:rsidR="005D578D">
        <w:t xml:space="preserve"> </w:t>
      </w:r>
    </w:p>
    <w:p w14:paraId="1DC39018" w14:textId="68F5E499" w:rsidR="00D15CB8" w:rsidRDefault="00D15CB8" w:rsidP="0078285B">
      <w:pPr>
        <w:pStyle w:val="TableContents"/>
      </w:pPr>
      <w:r w:rsidRPr="00D15CB8">
        <w:t xml:space="preserve">I would also like to thank my thesis committee members </w:t>
      </w:r>
      <w:proofErr w:type="spellStart"/>
      <w:r>
        <w:t>Xitong</w:t>
      </w:r>
      <w:proofErr w:type="spellEnd"/>
      <w:r>
        <w:t xml:space="preserve">, Carol, and </w:t>
      </w:r>
      <w:proofErr w:type="spellStart"/>
      <w:r>
        <w:t>Hillol</w:t>
      </w:r>
      <w:proofErr w:type="spellEnd"/>
      <w:r w:rsidRPr="00D15CB8">
        <w:t xml:space="preserve"> for </w:t>
      </w:r>
      <w:r>
        <w:t>committing their time to read and evaluate my dissertation</w:t>
      </w:r>
      <w:r w:rsidRPr="00D15CB8">
        <w:t>.</w:t>
      </w:r>
      <w:r>
        <w:t xml:space="preserve"> I </w:t>
      </w:r>
      <w:r w:rsidR="004036E7">
        <w:t xml:space="preserve">admire them and their work deeply. I am extremely </w:t>
      </w:r>
      <w:r>
        <w:t xml:space="preserve">privileged to have </w:t>
      </w:r>
      <w:r w:rsidR="00A545FF">
        <w:t>their</w:t>
      </w:r>
      <w:r>
        <w:t xml:space="preserve"> inputs and </w:t>
      </w:r>
      <w:r w:rsidR="00A545FF">
        <w:t xml:space="preserve">participation. </w:t>
      </w:r>
      <w:r w:rsidR="007E6CE0" w:rsidRPr="00D15CB8">
        <w:t xml:space="preserve">I am very grateful to </w:t>
      </w:r>
      <w:r w:rsidR="007E6CE0">
        <w:t xml:space="preserve">Marie-Hélène </w:t>
      </w:r>
      <w:r w:rsidR="004036E7">
        <w:t xml:space="preserve">who gave me several opportunities to teach and from whom I learned and improved my teaching. </w:t>
      </w:r>
      <w:r w:rsidR="007E6CE0" w:rsidRPr="00D15CB8">
        <w:t xml:space="preserve"> </w:t>
      </w:r>
      <w:r w:rsidR="004036E7">
        <w:t>To</w:t>
      </w:r>
      <w:r w:rsidR="007E6CE0" w:rsidRPr="00D15CB8">
        <w:t xml:space="preserve"> </w:t>
      </w:r>
      <w:r w:rsidR="007E6CE0">
        <w:t xml:space="preserve">Sri </w:t>
      </w:r>
      <w:r w:rsidR="007E6CE0" w:rsidRPr="00D15CB8">
        <w:t xml:space="preserve">for </w:t>
      </w:r>
      <w:r w:rsidR="004036E7">
        <w:t>his</w:t>
      </w:r>
      <w:r w:rsidR="007E6CE0" w:rsidRPr="00D15CB8">
        <w:t xml:space="preserve"> guidance</w:t>
      </w:r>
      <w:r w:rsidR="004036E7">
        <w:t xml:space="preserve"> on several matter and for always keeping the doors open for me</w:t>
      </w:r>
      <w:r w:rsidR="007E6CE0" w:rsidRPr="00D15CB8">
        <w:t xml:space="preserve">. </w:t>
      </w:r>
      <w:r w:rsidR="0065548D">
        <w:t>Giada, Fred</w:t>
      </w:r>
      <w:r w:rsidR="00A43D26">
        <w:t>,</w:t>
      </w:r>
      <w:r w:rsidR="0065548D">
        <w:t xml:space="preserve"> and Sylvie who were </w:t>
      </w:r>
      <w:r w:rsidR="009A0401">
        <w:t>always welcoming</w:t>
      </w:r>
      <w:r w:rsidR="0065548D">
        <w:t xml:space="preserve"> </w:t>
      </w:r>
      <w:bookmarkStart w:id="0" w:name="_GoBack"/>
      <w:bookmarkEnd w:id="0"/>
      <w:r w:rsidR="0065548D">
        <w:t xml:space="preserve">and kind. So much so, that I </w:t>
      </w:r>
      <w:r w:rsidR="00A43D26">
        <w:t xml:space="preserve">always </w:t>
      </w:r>
      <w:r w:rsidR="0065548D">
        <w:t xml:space="preserve">felt at home with them and looked forward to the times I would </w:t>
      </w:r>
      <w:r w:rsidR="00A43D26">
        <w:t>find</w:t>
      </w:r>
      <w:r w:rsidR="0065548D">
        <w:t xml:space="preserve"> their company and learn from them. </w:t>
      </w:r>
    </w:p>
    <w:p w14:paraId="0BE7730C" w14:textId="5FC21400" w:rsidR="00D15CB8" w:rsidRDefault="009A0401" w:rsidP="0078285B">
      <w:pPr>
        <w:pStyle w:val="TableContents"/>
      </w:pPr>
      <w:r>
        <w:t xml:space="preserve">Pursuing the PhD came with many challenges. I was privileged to have the help of many from the PhD office. </w:t>
      </w:r>
    </w:p>
    <w:p w14:paraId="4BF732F9" w14:textId="727BA149" w:rsidR="00D15CB8" w:rsidRDefault="00D15CB8" w:rsidP="0078285B">
      <w:pPr>
        <w:pStyle w:val="TableContents"/>
      </w:pPr>
      <w:r w:rsidRPr="00D15CB8">
        <w:lastRenderedPageBreak/>
        <w:t xml:space="preserve"> Their comments and remarks have been extremely helpful in refining and enriching my dissertation. Several other professors helped me in many ways. I am very grateful to Dr. </w:t>
      </w:r>
      <w:proofErr w:type="spellStart"/>
      <w:r w:rsidRPr="00D15CB8">
        <w:t>Partha</w:t>
      </w:r>
      <w:proofErr w:type="spellEnd"/>
      <w:r w:rsidRPr="00D15CB8">
        <w:t xml:space="preserve"> Mohapatra and Dr. Melvyn Sim for always being a source of inspiration and guidance. I would like to record my appreciation for the guidance that I received from them, not only about matters pertaining to my research, but also about the intricate details related to the job search process.</w:t>
      </w:r>
    </w:p>
    <w:p w14:paraId="11A4BF44" w14:textId="501BB1D7" w:rsidR="001406EF" w:rsidRDefault="004A04C9" w:rsidP="0078285B">
      <w:pPr>
        <w:pStyle w:val="TableContents"/>
      </w:pPr>
      <w:r>
        <w:t xml:space="preserve">it feels like  </w:t>
      </w:r>
      <w:r w:rsidR="001406EF">
        <w:t xml:space="preserve"> have my own </w:t>
      </w:r>
      <w:r>
        <w:t>understanding</w:t>
      </w:r>
      <w:r w:rsidR="001406EF">
        <w:t xml:space="preserve"> why this section is disproportionately small – </w:t>
      </w:r>
    </w:p>
    <w:p w14:paraId="5604A408" w14:textId="77777777" w:rsidR="001406EF" w:rsidRDefault="001406EF" w:rsidP="0078285B">
      <w:pPr>
        <w:pStyle w:val="TableContents"/>
      </w:pPr>
    </w:p>
    <w:p w14:paraId="74E65F26" w14:textId="0858E98E" w:rsidR="001C0AE0" w:rsidRDefault="002C419A" w:rsidP="0078285B">
      <w:pPr>
        <w:pStyle w:val="TableContents"/>
      </w:pPr>
      <w:r>
        <w:t>10 pages of research essays and 100 pages of acknowledgement</w:t>
      </w:r>
    </w:p>
    <w:p w14:paraId="719E49A2" w14:textId="77777777" w:rsidR="001C0AE0" w:rsidRDefault="001C0AE0" w:rsidP="0078285B">
      <w:pPr>
        <w:pStyle w:val="TableContents"/>
      </w:pPr>
    </w:p>
    <w:p w14:paraId="68C5794A" w14:textId="44DD1C95" w:rsidR="0058743F" w:rsidRDefault="001C0AE0" w:rsidP="0078285B">
      <w:pPr>
        <w:pStyle w:val="TableContents"/>
      </w:pPr>
      <w:r>
        <w:t xml:space="preserve"> enjoyed reading the </w:t>
      </w:r>
      <w:proofErr w:type="spellStart"/>
      <w:r>
        <w:t>acknoremember</w:t>
      </w:r>
      <w:proofErr w:type="spellEnd"/>
      <w:r>
        <w:t xml:space="preserve"> the </w:t>
      </w:r>
      <w:proofErr w:type="spellStart"/>
      <w:r>
        <w:t>swee</w:t>
      </w:r>
      <w:proofErr w:type="spellEnd"/>
      <w:r>
        <w:t xml:space="preserve"> acknowledgment I the thesis </w:t>
      </w:r>
      <w:r w:rsidR="00BB40B8">
        <w:t xml:space="preserve"> that I tried reading and the acknowledgment I read in a thesis   </w:t>
      </w:r>
      <w:r w:rsidR="0030327B">
        <w:t xml:space="preserve">To Shirish for knowing about the potential.. and giving me an opportunity to join and thrive in the PhD program. If I was in his place I may not have me this </w:t>
      </w:r>
      <w:proofErr w:type="spellStart"/>
      <w:r w:rsidR="0030327B">
        <w:t>opppurtunity</w:t>
      </w:r>
      <w:proofErr w:type="spellEnd"/>
      <w:r w:rsidR="0030327B">
        <w:t xml:space="preserve">.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4E763D9" w:rsidR="0058743F" w:rsidRDefault="00C44AE5" w:rsidP="0078285B">
      <w:pPr>
        <w:pStyle w:val="TableContents"/>
      </w:pPr>
      <w:r>
        <w:t xml:space="preserve">When I was in the first year, I remember trying to read my first thesis. I was particularly drawn to the acknowledgment and the pure display of gratitude in it. While the dissertation talked about what was done in terms of research over the period of 5-odd years of PhD, the </w:t>
      </w:r>
      <w:r>
        <w:lastRenderedPageBreak/>
        <w:t>acknowledgement succinctly covered the rest of the life of the author during that period and all that they had accomplished personally.</w:t>
      </w: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Hlk12024214"/>
      <w:bookmarkStart w:id="2" w:name="_Hlk12024264"/>
      <w:bookmarkStart w:id="3" w:name="_Toc12364363"/>
      <w:r w:rsidRPr="00662469">
        <w:lastRenderedPageBreak/>
        <w:t>Introduction</w:t>
      </w:r>
      <w:bookmarkEnd w:id="3"/>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364364"/>
      <w:r w:rsidRPr="00662469">
        <w:t>Structure of The Dissertation</w:t>
      </w:r>
      <w:bookmarkEnd w:id="4"/>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lastRenderedPageBreak/>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9DDE6" w14:textId="77777777" w:rsidR="00EA4DE2" w:rsidRDefault="00EA4DE2" w:rsidP="0078285B">
      <w:r>
        <w:separator/>
      </w:r>
    </w:p>
  </w:endnote>
  <w:endnote w:type="continuationSeparator" w:id="0">
    <w:p w14:paraId="523D068C" w14:textId="77777777" w:rsidR="00EA4DE2" w:rsidRDefault="00EA4DE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2D69C" w14:textId="77777777" w:rsidR="00EA4DE2" w:rsidRDefault="00EA4DE2" w:rsidP="0078285B">
      <w:r>
        <w:separator/>
      </w:r>
    </w:p>
  </w:footnote>
  <w:footnote w:type="continuationSeparator" w:id="0">
    <w:p w14:paraId="29B16A0B" w14:textId="77777777" w:rsidR="00EA4DE2" w:rsidRDefault="00EA4DE2"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7006"/>
    <w:rsid w:val="00107C9B"/>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C0AE0"/>
    <w:rsid w:val="001C4C6F"/>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082E"/>
    <w:rsid w:val="00350BDE"/>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7552"/>
    <w:rsid w:val="003D0A63"/>
    <w:rsid w:val="003D17F5"/>
    <w:rsid w:val="003D2084"/>
    <w:rsid w:val="003D28AB"/>
    <w:rsid w:val="003D6916"/>
    <w:rsid w:val="003E35AD"/>
    <w:rsid w:val="003E3D16"/>
    <w:rsid w:val="003E4780"/>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E6CE0"/>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15CB8"/>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A4DE2"/>
    <w:rsid w:val="00EB2F44"/>
    <w:rsid w:val="00EB404A"/>
    <w:rsid w:val="00EB6C0B"/>
    <w:rsid w:val="00EC1510"/>
    <w:rsid w:val="00EC5424"/>
    <w:rsid w:val="00EC5BF4"/>
    <w:rsid w:val="00EC6839"/>
    <w:rsid w:val="00EC6A7D"/>
    <w:rsid w:val="00EC6F07"/>
    <w:rsid w:val="00EC739C"/>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02BD"/>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A859F-D826-4EA0-BB62-498D03985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5</TotalTime>
  <Pages>157</Pages>
  <Words>258958</Words>
  <Characters>1794586</Characters>
  <Application>Microsoft Office Word</Application>
  <DocSecurity>0</DocSecurity>
  <Lines>49849</Lines>
  <Paragraphs>323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5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98</cp:revision>
  <cp:lastPrinted>2007-01-24T08:32:00Z</cp:lastPrinted>
  <dcterms:created xsi:type="dcterms:W3CDTF">2019-06-20T17:48:00Z</dcterms:created>
  <dcterms:modified xsi:type="dcterms:W3CDTF">2019-06-27T06:3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